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128A" w:rsidRDefault="0014128A" w:rsidP="0079443A">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79443A">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79443A">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14128A" w:rsidP="0079443A">
      <w:pPr>
        <w:spacing w:line="480" w:lineRule="auto"/>
        <w:jc w:val="center"/>
        <w:rPr>
          <w:rFonts w:ascii="Times New Roman" w:hAnsi="Times New Roman" w:cs="Times New Roman"/>
          <w:b/>
          <w:sz w:val="32"/>
          <w:szCs w:val="24"/>
          <w:u w:val="single"/>
        </w:rPr>
      </w:pPr>
      <w:r>
        <w:rPr>
          <w:rFonts w:ascii="Times New Roman" w:hAnsi="Times New Roman" w:cs="Times New Roman"/>
          <w:b/>
          <w:sz w:val="24"/>
          <w:szCs w:val="24"/>
          <w:u w:val="single"/>
        </w:rPr>
        <w:t>Particle Swarm Optimization (PSO)</w:t>
      </w:r>
    </w:p>
    <w:p w:rsidR="004C2FCE" w:rsidRDefault="004C2FCE"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 is to work with PSO.</w:t>
      </w:r>
    </w:p>
    <w:p w:rsidR="00C74D6B" w:rsidRDefault="004C2FCE" w:rsidP="0079443A">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w:t>
      </w:r>
      <w:r w:rsidR="0014128A" w:rsidRPr="00B70B4A">
        <w:rPr>
          <w:rFonts w:ascii="Times New Roman" w:hAnsi="Times New Roman" w:cs="Times New Roman"/>
          <w:sz w:val="24"/>
          <w:szCs w:val="24"/>
        </w:rPr>
        <w:lastRenderedPageBreak/>
        <w:t>error terms (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79443A">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79443A">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307CA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307CAF">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79443A">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79443A">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79443A">
      <w:pPr>
        <w:pStyle w:val="NormalWeb"/>
        <w:spacing w:before="0" w:beforeAutospacing="0" w:line="480" w:lineRule="auto"/>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79443A">
      <w:pPr>
        <w:spacing w:line="480" w:lineRule="auto"/>
        <w:ind w:left="360"/>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3410B7" w:rsidP="0079443A">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7D2D48">
      <w:pPr>
        <w:spacing w:line="480" w:lineRule="auto"/>
        <w:ind w:firstLine="360"/>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3410B7" w:rsidP="0079443A">
      <w:pPr>
        <w:spacing w:line="480" w:lineRule="auto"/>
        <w:ind w:firstLine="360"/>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7D2D48">
      <w:pPr>
        <w:spacing w:line="480" w:lineRule="auto"/>
        <w:jc w:val="both"/>
        <w:rPr>
          <w:rFonts w:ascii="Times New Roman" w:hAnsi="Times New Roman" w:cs="Times New Roman"/>
          <w:sz w:val="24"/>
          <w:szCs w:val="24"/>
        </w:rPr>
      </w:pPr>
      <w:r>
        <w:rPr>
          <w:rFonts w:ascii="Times New Roman" w:hAnsi="Times New Roman" w:cs="Times New Roman"/>
          <w:sz w:val="24"/>
          <w:szCs w:val="24"/>
        </w:rPr>
        <w:tab/>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3410B7" w:rsidP="00F3676F">
            <w:pPr>
              <w:spacing w:line="480" w:lineRule="auto"/>
              <w:jc w:val="center"/>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3410B7" w:rsidP="0079443A">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F3676F">
            <w:pPr>
              <w:spacing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And,</w:t>
      </w:r>
    </w:p>
    <w:p w:rsidR="00D12C17" w:rsidRPr="00D12C17" w:rsidRDefault="003410B7"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3410B7"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is the cognitive component.</w:t>
      </w:r>
    </w:p>
    <w:p w:rsidR="00D12C17" w:rsidRPr="00D12C17" w:rsidRDefault="003410B7" w:rsidP="0079443A">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is the cognitive component.</w:t>
      </w:r>
    </w:p>
    <w:p w:rsidR="00106AB8" w:rsidRDefault="00F3676F" w:rsidP="0079443A">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79443A">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79443A">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2F05E1">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7944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Pr="00851040" w:rsidRDefault="00B272E7" w:rsidP="00940F40">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2F05E1" w:rsidRDefault="002F05E1" w:rsidP="002F05E1">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2F05E1">
      <w:pPr>
        <w:spacing w:line="480" w:lineRule="auto"/>
        <w:ind w:firstLine="720"/>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lastRenderedPageBreak/>
        <w:t>The worst case time complexity of the algorithm is O(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This algorithm starts with initializing the particles population. The “do while” loop runs until the particles find their optimum solution (O(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O(1). The algorithm then defines/updates the global best position (O(1)). Moving on to the second “for” loop which runs for ‘n’ times. Inside this loop, the velocity and position is determined (O(1)). </w:t>
      </w:r>
    </w:p>
    <w:p w:rsidR="002F05E1" w:rsidRDefault="002F05E1" w:rsidP="002F05E1">
      <w:pPr>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Hence, the total time complexity of this algorithm is O(n(n+n)) which is equivalent to O(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2F05E1" w:rsidRPr="00F74C78" w:rsidRDefault="002F05E1" w:rsidP="002F05E1">
      <w:pPr>
        <w:spacing w:line="480" w:lineRule="auto"/>
        <w:ind w:firstLine="720"/>
        <w:jc w:val="center"/>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A71969" w:rsidRPr="00B439CE" w:rsidRDefault="006A03F6" w:rsidP="0079443A">
      <w:pPr>
        <w:spacing w:line="480" w:lineRule="auto"/>
        <w:jc w:val="both"/>
        <w:rPr>
          <w:rFonts w:ascii="Times New Roman" w:hAnsi="Times New Roman" w:cs="Times New Roman"/>
          <w:b/>
          <w:color w:val="000000"/>
          <w:sz w:val="24"/>
          <w:szCs w:val="24"/>
          <w:u w:val="single"/>
        </w:rPr>
      </w:pPr>
      <w:r w:rsidRPr="00B439CE">
        <w:rPr>
          <w:rFonts w:ascii="Times New Roman" w:hAnsi="Times New Roman" w:cs="Times New Roman"/>
          <w:b/>
          <w:color w:val="000000"/>
          <w:sz w:val="24"/>
          <w:szCs w:val="24"/>
          <w:u w:val="single"/>
        </w:rPr>
        <w:lastRenderedPageBreak/>
        <w:t>Evaluation of PSO:</w:t>
      </w:r>
    </w:p>
    <w:p w:rsidR="006A03F6" w:rsidRDefault="006A03F6" w:rsidP="00585E23">
      <w:pPr>
        <w:spacing w:line="480" w:lineRule="auto"/>
        <w:ind w:firstLine="360"/>
        <w:jc w:val="both"/>
        <w:rPr>
          <w:rFonts w:ascii="Times New Roman" w:hAnsi="Times New Roman" w:cs="Times New Roman"/>
          <w:color w:val="000000"/>
          <w:sz w:val="24"/>
          <w:szCs w:val="24"/>
        </w:rPr>
      </w:pPr>
      <w:r w:rsidRPr="006A03F6">
        <w:rPr>
          <w:rFonts w:ascii="Times New Roman" w:hAnsi="Times New Roman" w:cs="Times New Roman"/>
          <w:color w:val="000000"/>
          <w:sz w:val="24"/>
          <w:szCs w:val="24"/>
        </w:rPr>
        <w:t xml:space="preserve">In order to validate </w:t>
      </w:r>
      <w:r>
        <w:rPr>
          <w:rFonts w:ascii="Times New Roman" w:hAnsi="Times New Roman" w:cs="Times New Roman"/>
          <w:color w:val="000000"/>
          <w:sz w:val="24"/>
          <w:szCs w:val="24"/>
        </w:rPr>
        <w:t xml:space="preserve">our implementation of PSO algorithm we would use PySwarms library. </w:t>
      </w:r>
      <w:r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time complexity 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530EBF">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Num_Iterations) while keeping Num</w:t>
      </w:r>
      <w:r w:rsidR="000A31BE">
        <w:rPr>
          <w:rFonts w:ascii="Times New Roman" w:hAnsi="Times New Roman" w:cs="Times New Roman"/>
          <w:color w:val="000000"/>
          <w:sz w:val="24"/>
          <w:szCs w:val="24"/>
        </w:rPr>
        <w:t>_Particles = 20 and Num_dimesions=2</w:t>
      </w:r>
    </w:p>
    <w:p w:rsidR="000A31BE" w:rsidRP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Num_</w:t>
      </w:r>
      <w:r>
        <w:rPr>
          <w:rFonts w:ascii="Times New Roman" w:hAnsi="Times New Roman" w:cs="Times New Roman"/>
          <w:color w:val="000000"/>
          <w:sz w:val="24"/>
          <w:szCs w:val="24"/>
        </w:rPr>
        <w:t>Particles</w:t>
      </w:r>
      <w:r w:rsidRPr="000A31BE">
        <w:rPr>
          <w:rFonts w:ascii="Times New Roman" w:hAnsi="Times New Roman" w:cs="Times New Roman"/>
          <w:color w:val="000000"/>
          <w:sz w:val="24"/>
          <w:szCs w:val="24"/>
        </w:rPr>
        <w:t>) while keeping Num_</w:t>
      </w:r>
      <w:r>
        <w:rPr>
          <w:rFonts w:ascii="Times New Roman" w:hAnsi="Times New Roman" w:cs="Times New Roman"/>
          <w:color w:val="000000"/>
          <w:sz w:val="24"/>
          <w:szCs w:val="24"/>
        </w:rPr>
        <w:t>Iterations = 5</w:t>
      </w:r>
      <w:r w:rsidRPr="000A31BE">
        <w:rPr>
          <w:rFonts w:ascii="Times New Roman" w:hAnsi="Times New Roman" w:cs="Times New Roman"/>
          <w:color w:val="000000"/>
          <w:sz w:val="24"/>
          <w:szCs w:val="24"/>
        </w:rPr>
        <w:t>0 and Num_dimesions=2</w:t>
      </w:r>
    </w:p>
    <w:p w:rsidR="000A31BE" w:rsidRDefault="000A31BE" w:rsidP="000A31BE">
      <w:pPr>
        <w:pStyle w:val="ListParagraph"/>
        <w:numPr>
          <w:ilvl w:val="0"/>
          <w:numId w:val="9"/>
        </w:numPr>
        <w:spacing w:line="480" w:lineRule="auto"/>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Pr>
          <w:rFonts w:ascii="Times New Roman" w:hAnsi="Times New Roman" w:cs="Times New Roman"/>
          <w:color w:val="000000"/>
          <w:sz w:val="24"/>
          <w:szCs w:val="24"/>
        </w:rPr>
        <w:t xml:space="preserve">dimesions </w:t>
      </w:r>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r w:rsidRPr="000A31BE">
        <w:rPr>
          <w:rFonts w:ascii="Times New Roman" w:hAnsi="Times New Roman" w:cs="Times New Roman"/>
          <w:color w:val="000000"/>
          <w:sz w:val="24"/>
          <w:szCs w:val="24"/>
        </w:rPr>
        <w:t>) while keeping Num_Particles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585E23" w:rsidRPr="00585E23" w:rsidRDefault="006A096B" w:rsidP="00B439CE">
      <w:pPr>
        <w:spacing w:line="480" w:lineRule="auto"/>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B272E7" w:rsidRDefault="00B2785E"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Comparison of Runtime of PSO and PySwarm:</w:t>
      </w:r>
    </w:p>
    <w:p w:rsidR="00B2785E" w:rsidRPr="00B2785E" w:rsidRDefault="00B2785E" w:rsidP="00B439CE">
      <w:pPr>
        <w:spacing w:line="480" w:lineRule="auto"/>
        <w:rPr>
          <w:rFonts w:ascii="Times New Roman" w:hAnsi="Times New Roman" w:cs="Times New Roman"/>
          <w:color w:val="000000"/>
          <w:sz w:val="24"/>
          <w:szCs w:val="24"/>
          <w:u w:val="single"/>
        </w:rPr>
      </w:pPr>
      <w:r w:rsidRPr="00B2785E">
        <w:rPr>
          <w:rFonts w:ascii="Times New Roman" w:hAnsi="Times New Roman" w:cs="Times New Roman"/>
          <w:color w:val="000000"/>
          <w:sz w:val="24"/>
          <w:szCs w:val="24"/>
          <w:u w:val="single"/>
        </w:rPr>
        <w:t>PSO sphere and PSO validation sphere:</w:t>
      </w:r>
    </w:p>
    <w:p w:rsidR="00B2785E" w:rsidRDefault="00B2785E" w:rsidP="00B439CE">
      <w:pPr>
        <w:pStyle w:val="ListParagraph"/>
        <w:numPr>
          <w:ilvl w:val="0"/>
          <w:numId w:val="10"/>
        </w:numPr>
        <w:spacing w:line="480" w:lineRule="auto"/>
        <w:rPr>
          <w:rFonts w:ascii="Times New Roman" w:hAnsi="Times New Roman" w:cs="Times New Roman"/>
          <w:color w:val="000000"/>
          <w:sz w:val="24"/>
          <w:szCs w:val="24"/>
        </w:rPr>
      </w:pPr>
      <w:r w:rsidRPr="00F92F24">
        <w:rPr>
          <w:rFonts w:ascii="Times New Roman" w:hAnsi="Times New Roman" w:cs="Times New Roman"/>
          <w:color w:val="000000"/>
          <w:sz w:val="24"/>
          <w:szCs w:val="24"/>
        </w:rPr>
        <w:lastRenderedPageBreak/>
        <w:t>Case 1: Number of dimensions</w:t>
      </w:r>
    </w:p>
    <w:p w:rsidR="00B2785E" w:rsidRDefault="00B2785E" w:rsidP="00B439CE">
      <w:pPr>
        <w:pStyle w:val="ListParagraph"/>
        <w:spacing w:line="480" w:lineRule="auto"/>
        <w:rPr>
          <w:rFonts w:ascii="Times New Roman" w:hAnsi="Times New Roman" w:cs="Times New Roman"/>
          <w:color w:val="000000"/>
          <w:sz w:val="24"/>
          <w:szCs w:val="24"/>
        </w:rPr>
      </w:pPr>
      <w:r>
        <w:rPr>
          <w:noProof/>
        </w:rPr>
        <w:drawing>
          <wp:inline distT="0" distB="0" distL="0" distR="0" wp14:anchorId="5C29CBD7" wp14:editId="14931090">
            <wp:extent cx="4229100" cy="24765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439CE" w:rsidRPr="00B439CE" w:rsidRDefault="00B439CE" w:rsidP="00B439CE">
      <w:pPr>
        <w:pStyle w:val="NormalWeb"/>
        <w:spacing w:line="480" w:lineRule="auto"/>
        <w:ind w:left="720"/>
        <w:rPr>
          <w:color w:val="000000"/>
        </w:rPr>
      </w:pPr>
      <w:r w:rsidRPr="00B2785E">
        <w:rPr>
          <w:color w:val="000000"/>
        </w:rPr>
        <w:t xml:space="preserve">Fig x. Comparison of runtimes (s) between PySwarms and our PSO with varying number of </w:t>
      </w:r>
      <w:r>
        <w:rPr>
          <w:color w:val="000000"/>
        </w:rPr>
        <w:t>dimensions</w:t>
      </w:r>
      <w:r w:rsidRPr="00B2785E">
        <w:rPr>
          <w:color w:val="000000"/>
        </w:rPr>
        <w:t>.</w:t>
      </w:r>
    </w:p>
    <w:p w:rsidR="00B2785E" w:rsidRDefault="00B2785E" w:rsidP="00B439CE">
      <w:pPr>
        <w:spacing w:line="480" w:lineRule="auto"/>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Comparing our results (PSO sphere) with the PySwarms, it is noticeable that when the number of dimensions were less (between 2-3), our PSO code proved to be more efficient whereas for greater dimensions (4 onwards) the runtime of PySwarm proved to be more favorable and efficient. At 11 iterations, a difference of just 11.7 seconds was noticed which was the least difference between both of them. </w:t>
      </w:r>
    </w:p>
    <w:p w:rsidR="00B2785E" w:rsidRDefault="00B2785E" w:rsidP="00B439CE">
      <w:pPr>
        <w:pStyle w:val="ListParagraph"/>
        <w:numPr>
          <w:ilvl w:val="0"/>
          <w:numId w:val="10"/>
        </w:numPr>
        <w:spacing w:line="480" w:lineRule="auto"/>
        <w:rPr>
          <w:rFonts w:ascii="Times New Roman" w:hAnsi="Times New Roman" w:cs="Times New Roman"/>
          <w:color w:val="000000"/>
          <w:sz w:val="24"/>
          <w:szCs w:val="24"/>
        </w:rPr>
      </w:pPr>
      <w:r w:rsidRPr="00F92F24">
        <w:rPr>
          <w:rFonts w:ascii="Times New Roman" w:hAnsi="Times New Roman" w:cs="Times New Roman"/>
          <w:color w:val="000000"/>
          <w:sz w:val="24"/>
          <w:szCs w:val="24"/>
        </w:rPr>
        <w:t>Case 2: Number of iterations:</w:t>
      </w:r>
    </w:p>
    <w:p w:rsidR="00B2785E" w:rsidRDefault="00B2785E" w:rsidP="00B439CE">
      <w:pPr>
        <w:pStyle w:val="ListParagraph"/>
        <w:spacing w:line="480" w:lineRule="auto"/>
        <w:rPr>
          <w:rFonts w:ascii="Times New Roman" w:hAnsi="Times New Roman" w:cs="Times New Roman"/>
          <w:color w:val="000000"/>
          <w:sz w:val="24"/>
          <w:szCs w:val="24"/>
        </w:rPr>
      </w:pPr>
      <w:r>
        <w:rPr>
          <w:noProof/>
        </w:rPr>
        <w:lastRenderedPageBreak/>
        <w:drawing>
          <wp:inline distT="0" distB="0" distL="0" distR="0" wp14:anchorId="57022E61" wp14:editId="60180560">
            <wp:extent cx="4286250" cy="24384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B439CE" w:rsidRPr="00B439CE" w:rsidRDefault="00B439CE" w:rsidP="00B439CE">
      <w:pPr>
        <w:pStyle w:val="NormalWeb"/>
        <w:spacing w:line="480" w:lineRule="auto"/>
        <w:ind w:left="720"/>
        <w:rPr>
          <w:color w:val="000000"/>
        </w:rPr>
      </w:pPr>
      <w:r w:rsidRPr="00B2785E">
        <w:rPr>
          <w:color w:val="000000"/>
        </w:rPr>
        <w:t>Fig x. Comparison of runtimes (s) between PySwarms and our PSO w</w:t>
      </w:r>
      <w:r>
        <w:rPr>
          <w:color w:val="000000"/>
        </w:rPr>
        <w:t xml:space="preserve">ith varying number of </w:t>
      </w:r>
      <w:r>
        <w:rPr>
          <w:color w:val="000000"/>
        </w:rPr>
        <w:t>iterations</w:t>
      </w:r>
      <w:r>
        <w:rPr>
          <w:color w:val="000000"/>
        </w:rPr>
        <w:t>.</w:t>
      </w:r>
    </w:p>
    <w:p w:rsidR="00B2785E" w:rsidRDefault="00B2785E" w:rsidP="00B439CE">
      <w:pPr>
        <w:spacing w:line="480" w:lineRule="auto"/>
        <w:ind w:left="720"/>
        <w:rPr>
          <w:rFonts w:ascii="Times New Roman" w:hAnsi="Times New Roman" w:cs="Times New Roman"/>
          <w:color w:val="000000"/>
          <w:sz w:val="24"/>
          <w:szCs w:val="24"/>
        </w:rPr>
      </w:pPr>
      <w:r>
        <w:rPr>
          <w:rFonts w:ascii="Times New Roman" w:hAnsi="Times New Roman" w:cs="Times New Roman"/>
          <w:color w:val="000000"/>
          <w:sz w:val="24"/>
          <w:szCs w:val="24"/>
        </w:rPr>
        <w:t xml:space="preserve">While contrasting both the graphs, it can be observed that there is a linear increase in the runtime as we increase the number of iterations. It is easily noticeable that our PSO sphere is more efficient as compared to PySwarms. When the number of iterations were 100, there was a difference of 186 seconds but as the number of iterations increased, a huge gap between the runtime of PSO sphere and PySwarms was created. When the iterations were set to 1000, the difference of only 83 seconds was noticed.  </w:t>
      </w:r>
    </w:p>
    <w:p w:rsidR="00B2785E" w:rsidRDefault="00B2785E" w:rsidP="00B439CE">
      <w:pPr>
        <w:spacing w:line="480" w:lineRule="auto"/>
        <w:ind w:left="1440"/>
        <w:rPr>
          <w:rFonts w:ascii="Times New Roman" w:hAnsi="Times New Roman" w:cs="Times New Roman"/>
          <w:color w:val="000000"/>
          <w:sz w:val="24"/>
          <w:szCs w:val="24"/>
        </w:rPr>
      </w:pPr>
    </w:p>
    <w:p w:rsidR="00B2785E" w:rsidRDefault="00B2785E" w:rsidP="00B439CE">
      <w:pPr>
        <w:pStyle w:val="ListParagraph"/>
        <w:numPr>
          <w:ilvl w:val="0"/>
          <w:numId w:val="10"/>
        </w:num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Case 3: Number of particles: </w:t>
      </w:r>
    </w:p>
    <w:p w:rsidR="00B2785E" w:rsidRDefault="00B2785E" w:rsidP="00B439CE">
      <w:pPr>
        <w:pStyle w:val="ListParagraph"/>
        <w:spacing w:line="480" w:lineRule="auto"/>
        <w:rPr>
          <w:rFonts w:ascii="Times New Roman" w:hAnsi="Times New Roman" w:cs="Times New Roman"/>
          <w:color w:val="000000"/>
          <w:sz w:val="24"/>
          <w:szCs w:val="24"/>
        </w:rPr>
      </w:pPr>
      <w:r>
        <w:rPr>
          <w:noProof/>
        </w:rPr>
        <w:lastRenderedPageBreak/>
        <w:drawing>
          <wp:inline distT="0" distB="0" distL="0" distR="0" wp14:anchorId="4510128A" wp14:editId="749A5767">
            <wp:extent cx="4229100" cy="245745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2785E" w:rsidRPr="00B439CE" w:rsidRDefault="00B439CE" w:rsidP="00B439CE">
      <w:pPr>
        <w:pStyle w:val="NormalWeb"/>
        <w:spacing w:line="480" w:lineRule="auto"/>
        <w:ind w:left="720"/>
        <w:rPr>
          <w:color w:val="000000"/>
        </w:rPr>
      </w:pPr>
      <w:r w:rsidRPr="00B2785E">
        <w:rPr>
          <w:color w:val="000000"/>
        </w:rPr>
        <w:t>Fig x. Comparison of runtimes (s) between PySwarms and our PSO w</w:t>
      </w:r>
      <w:r>
        <w:rPr>
          <w:color w:val="000000"/>
        </w:rPr>
        <w:t>ith varying number of particles.</w:t>
      </w:r>
    </w:p>
    <w:p w:rsidR="00B2785E" w:rsidRDefault="00B2785E" w:rsidP="00B439CE">
      <w:pPr>
        <w:spacing w:line="480" w:lineRule="auto"/>
        <w:ind w:left="720"/>
        <w:rPr>
          <w:rFonts w:ascii="Times New Roman" w:hAnsi="Times New Roman" w:cs="Times New Roman"/>
          <w:color w:val="000000"/>
          <w:sz w:val="24"/>
          <w:szCs w:val="24"/>
        </w:rPr>
      </w:pPr>
      <w:r w:rsidRPr="008F7CB1">
        <w:rPr>
          <w:rFonts w:ascii="Times New Roman" w:hAnsi="Times New Roman" w:cs="Times New Roman"/>
          <w:color w:val="000000"/>
          <w:sz w:val="24"/>
          <w:szCs w:val="24"/>
        </w:rPr>
        <w:t xml:space="preserve">Differentiating between our code’s runtime and PySwarms’ runtime, it can be concluded that </w:t>
      </w:r>
      <w:r>
        <w:rPr>
          <w:rFonts w:ascii="Times New Roman" w:hAnsi="Times New Roman" w:cs="Times New Roman"/>
          <w:color w:val="000000"/>
          <w:sz w:val="24"/>
          <w:szCs w:val="24"/>
        </w:rPr>
        <w:t>when the number of particles we</w:t>
      </w:r>
      <w:r w:rsidRPr="008F7CB1">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between 10 to 70</w:t>
      </w:r>
      <w:r w:rsidRPr="008F7CB1">
        <w:rPr>
          <w:rFonts w:ascii="Times New Roman" w:hAnsi="Times New Roman" w:cs="Times New Roman"/>
          <w:color w:val="000000"/>
          <w:sz w:val="24"/>
          <w:szCs w:val="24"/>
        </w:rPr>
        <w:t>, our code proves to be more efficient. Increasing the number of particles</w:t>
      </w:r>
      <w:r>
        <w:rPr>
          <w:rFonts w:ascii="Times New Roman" w:hAnsi="Times New Roman" w:cs="Times New Roman"/>
          <w:color w:val="000000"/>
          <w:sz w:val="24"/>
          <w:szCs w:val="24"/>
        </w:rPr>
        <w:t xml:space="preserve"> (beyond 80)</w:t>
      </w:r>
      <w:r w:rsidRPr="008F7CB1">
        <w:rPr>
          <w:rFonts w:ascii="Times New Roman" w:hAnsi="Times New Roman" w:cs="Times New Roman"/>
          <w:color w:val="000000"/>
          <w:sz w:val="24"/>
          <w:szCs w:val="24"/>
        </w:rPr>
        <w:t xml:space="preserve">, it can be noted that both, PSO and PySwarms are </w:t>
      </w:r>
      <w:r>
        <w:rPr>
          <w:rFonts w:ascii="Times New Roman" w:hAnsi="Times New Roman" w:cs="Times New Roman"/>
          <w:color w:val="000000"/>
          <w:sz w:val="24"/>
          <w:szCs w:val="24"/>
        </w:rPr>
        <w:t xml:space="preserve">almost </w:t>
      </w:r>
      <w:r w:rsidRPr="008F7CB1">
        <w:rPr>
          <w:rFonts w:ascii="Times New Roman" w:hAnsi="Times New Roman" w:cs="Times New Roman"/>
          <w:color w:val="000000"/>
          <w:sz w:val="24"/>
          <w:szCs w:val="24"/>
        </w:rPr>
        <w:t xml:space="preserve">equally efficient. </w:t>
      </w:r>
    </w:p>
    <w:p w:rsidR="00B2785E" w:rsidRPr="00B2785E" w:rsidRDefault="00B2785E" w:rsidP="00B439CE">
      <w:pPr>
        <w:pStyle w:val="NormalWeb"/>
        <w:spacing w:line="480" w:lineRule="auto"/>
        <w:rPr>
          <w:color w:val="000000"/>
        </w:rPr>
      </w:pPr>
      <w:r w:rsidRPr="00E4197D">
        <w:rPr>
          <w:color w:val="000000"/>
          <w:u w:val="single"/>
        </w:rPr>
        <w:t>PSO.rastrgin and PySwarm_validation_rastrigin files</w:t>
      </w:r>
      <w:r w:rsidRPr="00B2785E">
        <w:rPr>
          <w:color w:val="000000"/>
        </w:rPr>
        <w:t>:</w:t>
      </w:r>
    </w:p>
    <w:p w:rsidR="00B2785E" w:rsidRDefault="00E4197D" w:rsidP="00B439CE">
      <w:pPr>
        <w:pStyle w:val="NormalWeb"/>
        <w:numPr>
          <w:ilvl w:val="0"/>
          <w:numId w:val="10"/>
        </w:numPr>
        <w:spacing w:line="480" w:lineRule="auto"/>
        <w:rPr>
          <w:color w:val="000000"/>
        </w:rPr>
      </w:pPr>
      <w:r>
        <w:rPr>
          <w:color w:val="000000"/>
        </w:rPr>
        <w:t xml:space="preserve">Case 1: </w:t>
      </w:r>
      <w:r w:rsidR="00B2785E" w:rsidRPr="00B2785E">
        <w:rPr>
          <w:color w:val="000000"/>
        </w:rPr>
        <w:t>Increasing number of iterations</w:t>
      </w:r>
    </w:p>
    <w:p w:rsidR="00E4197D" w:rsidRPr="00B2785E" w:rsidRDefault="00E4197D" w:rsidP="00B439CE">
      <w:pPr>
        <w:pStyle w:val="NormalWeb"/>
        <w:spacing w:line="480" w:lineRule="auto"/>
        <w:ind w:left="720"/>
        <w:rPr>
          <w:color w:val="000000"/>
        </w:rPr>
      </w:pPr>
      <w:r>
        <w:rPr>
          <w:noProof/>
        </w:rPr>
        <w:lastRenderedPageBreak/>
        <w:drawing>
          <wp:inline distT="0" distB="0" distL="0" distR="0" wp14:anchorId="06492DCC" wp14:editId="090CC8DA">
            <wp:extent cx="4391025" cy="2705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Pr="00B2785E" w:rsidRDefault="00B2785E" w:rsidP="00B439CE">
      <w:pPr>
        <w:pStyle w:val="NormalWeb"/>
        <w:spacing w:line="480" w:lineRule="auto"/>
        <w:ind w:left="720"/>
        <w:rPr>
          <w:color w:val="000000"/>
        </w:rPr>
      </w:pPr>
      <w:r w:rsidRPr="00B2785E">
        <w:rPr>
          <w:color w:val="000000"/>
        </w:rPr>
        <w:t>Fig x. Comparison of runtime (s) of Pyswarms and our PSO with varying number of iteration.</w:t>
      </w:r>
    </w:p>
    <w:p w:rsidR="00B2785E" w:rsidRPr="00B2785E" w:rsidRDefault="00B2785E" w:rsidP="00B439CE">
      <w:pPr>
        <w:pStyle w:val="NormalWeb"/>
        <w:spacing w:line="480" w:lineRule="auto"/>
        <w:ind w:left="720"/>
        <w:rPr>
          <w:color w:val="000000"/>
        </w:rPr>
      </w:pPr>
      <w:r w:rsidRPr="00B2785E">
        <w:rPr>
          <w:color w:val="000000"/>
        </w:rPr>
        <w:t>While experimenting, the number of iterations were increased from 100 to 1000 with an interval of 100 steps. As fig x shows, the runtime of our basic PSO implementation was much efficient than PySwarms. At 500 iterations, the difference of about 120 seconds was noted where PySwarms and PSO_rastrigin had the least difference. With increasing number of iterations, the runtime of PySwarms increased rapidly while our PSO implementation showed less growth which results in efficiency of our PSO implementation for rastrigin function.</w:t>
      </w:r>
    </w:p>
    <w:p w:rsidR="00B2785E" w:rsidRDefault="00E4197D" w:rsidP="00B439CE">
      <w:pPr>
        <w:pStyle w:val="NormalWeb"/>
        <w:numPr>
          <w:ilvl w:val="0"/>
          <w:numId w:val="10"/>
        </w:numPr>
        <w:spacing w:line="480" w:lineRule="auto"/>
        <w:rPr>
          <w:color w:val="000000"/>
        </w:rPr>
      </w:pPr>
      <w:r>
        <w:rPr>
          <w:color w:val="000000"/>
        </w:rPr>
        <w:t xml:space="preserve">Case 2: </w:t>
      </w:r>
      <w:r w:rsidR="00B2785E" w:rsidRPr="00B2785E">
        <w:rPr>
          <w:color w:val="000000"/>
        </w:rPr>
        <w:t>Increasing Number of Particles</w:t>
      </w:r>
    </w:p>
    <w:p w:rsidR="00E4197D" w:rsidRPr="00B2785E" w:rsidRDefault="00E4197D" w:rsidP="00B439CE">
      <w:pPr>
        <w:pStyle w:val="NormalWeb"/>
        <w:spacing w:line="480" w:lineRule="auto"/>
        <w:ind w:left="720"/>
        <w:rPr>
          <w:color w:val="000000"/>
        </w:rPr>
      </w:pPr>
      <w:r>
        <w:rPr>
          <w:noProof/>
        </w:rPr>
        <w:lastRenderedPageBreak/>
        <w:drawing>
          <wp:inline distT="0" distB="0" distL="0" distR="0" wp14:anchorId="3AECB9CA" wp14:editId="714DBCC5">
            <wp:extent cx="3829050" cy="2695575"/>
            <wp:effectExtent l="0" t="0" r="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B2785E" w:rsidP="00B439CE">
      <w:pPr>
        <w:pStyle w:val="NormalWeb"/>
        <w:spacing w:line="480" w:lineRule="auto"/>
        <w:ind w:left="720"/>
        <w:rPr>
          <w:color w:val="000000"/>
        </w:rPr>
      </w:pPr>
      <w:r w:rsidRPr="00B2785E">
        <w:rPr>
          <w:color w:val="000000"/>
        </w:rPr>
        <w:t>Fig x. Comparison of runtimes (s) between PySwarms and our PSO with varying number of particles.</w:t>
      </w:r>
    </w:p>
    <w:p w:rsidR="00B2785E" w:rsidRPr="00B2785E" w:rsidRDefault="00B2785E" w:rsidP="00B439CE">
      <w:pPr>
        <w:pStyle w:val="NormalWeb"/>
        <w:spacing w:line="480" w:lineRule="auto"/>
        <w:ind w:left="720"/>
        <w:rPr>
          <w:color w:val="000000"/>
        </w:rPr>
      </w:pPr>
      <w:r w:rsidRPr="00B2785E">
        <w:rPr>
          <w:color w:val="000000"/>
        </w:rPr>
        <w:t>In our test values, the number of particles were increased from 10 to 100 with an interval of 10 steps. As fig x shows, the runtime of PySwarms remained less than 150 seconds between 20 particles to 100 particle. Initially the runtime of PSO_rastrigin remained less than run time of PySwarms, but when the number of particles increased the growth of runtime in our PSO implementation increased rapidly. The runtime of PSO_rastrigin declined from 80 number of particles. Collectively, PySwarms was much efficient in handling larger population size than our PSO implementation.</w:t>
      </w:r>
    </w:p>
    <w:p w:rsidR="00B2785E" w:rsidRDefault="00E4197D" w:rsidP="00B439CE">
      <w:pPr>
        <w:pStyle w:val="NormalWeb"/>
        <w:numPr>
          <w:ilvl w:val="0"/>
          <w:numId w:val="10"/>
        </w:numPr>
        <w:spacing w:line="480" w:lineRule="auto"/>
        <w:rPr>
          <w:color w:val="000000"/>
        </w:rPr>
      </w:pPr>
      <w:r>
        <w:rPr>
          <w:color w:val="000000"/>
        </w:rPr>
        <w:t xml:space="preserve">Case 3: </w:t>
      </w:r>
      <w:r w:rsidR="00B2785E" w:rsidRPr="00B2785E">
        <w:rPr>
          <w:color w:val="000000"/>
        </w:rPr>
        <w:t>Increasing Number of dimensions</w:t>
      </w:r>
    </w:p>
    <w:p w:rsidR="00E4197D" w:rsidRPr="00B2785E" w:rsidRDefault="00E4197D" w:rsidP="00B439CE">
      <w:pPr>
        <w:pStyle w:val="NormalWeb"/>
        <w:spacing w:line="480" w:lineRule="auto"/>
        <w:ind w:left="720"/>
        <w:rPr>
          <w:color w:val="000000"/>
        </w:rPr>
      </w:pPr>
      <w:r>
        <w:rPr>
          <w:noProof/>
        </w:rPr>
        <w:lastRenderedPageBreak/>
        <w:drawing>
          <wp:inline distT="0" distB="0" distL="0" distR="0" wp14:anchorId="05A74C8F" wp14:editId="2EBD51D3">
            <wp:extent cx="4572000" cy="27432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785E" w:rsidRPr="00B2785E" w:rsidRDefault="00B2785E" w:rsidP="00B439CE">
      <w:pPr>
        <w:pStyle w:val="NormalWeb"/>
        <w:spacing w:line="480" w:lineRule="auto"/>
        <w:ind w:left="720"/>
        <w:rPr>
          <w:color w:val="000000"/>
        </w:rPr>
      </w:pPr>
      <w:bookmarkStart w:id="0" w:name="_GoBack"/>
      <w:r w:rsidRPr="00B2785E">
        <w:rPr>
          <w:color w:val="000000"/>
        </w:rPr>
        <w:t>Fig x. Comparison of runtimes (s) between PySwarms and our PSO with varying number of dimensions</w:t>
      </w:r>
    </w:p>
    <w:p w:rsidR="00B2785E" w:rsidRPr="00B2785E" w:rsidRDefault="00B2785E" w:rsidP="00B439CE">
      <w:pPr>
        <w:pStyle w:val="NormalWeb"/>
        <w:spacing w:line="480" w:lineRule="auto"/>
        <w:ind w:left="720"/>
        <w:rPr>
          <w:color w:val="000000"/>
        </w:rPr>
      </w:pPr>
      <w:r w:rsidRPr="00B2785E">
        <w:rPr>
          <w:color w:val="000000"/>
        </w:rPr>
        <w:t>In this case, the number of dimensions was kept in the range of [2, 11] with 1 step interval. From dimensions between 2 till 8, PSO_rastrigin showed better performance with increasing growth than PySwarms optimization on rastrigin function. With the diemsions between size 8 till 10, PSO_rastrigin showed fluctuations in runtime and increased for the interval of 10 to 11 dimensions. It can be concluded that while handling larger dimensions, PSO</w:t>
      </w:r>
      <w:bookmarkEnd w:id="0"/>
      <w:r w:rsidRPr="00B2785E">
        <w:rPr>
          <w:color w:val="000000"/>
        </w:rPr>
        <w:t>_rastrigin was not consistent while PySwarms remained stable for interval of 8 to 11.</w:t>
      </w:r>
    </w:p>
    <w:p w:rsidR="00B2785E" w:rsidRPr="008F7CB1" w:rsidRDefault="00B2785E" w:rsidP="00B2785E">
      <w:pPr>
        <w:rPr>
          <w:rFonts w:ascii="Times New Roman" w:hAnsi="Times New Roman" w:cs="Times New Roman"/>
          <w:color w:val="000000"/>
          <w:sz w:val="24"/>
          <w:szCs w:val="24"/>
        </w:rPr>
      </w:pPr>
    </w:p>
    <w:p w:rsidR="00B2785E" w:rsidRDefault="00B2785E" w:rsidP="00B272E7">
      <w:pPr>
        <w:spacing w:line="480" w:lineRule="auto"/>
        <w:jc w:val="both"/>
        <w:rPr>
          <w:rFonts w:ascii="Times New Roman" w:hAnsi="Times New Roman" w:cs="Times New Roman"/>
          <w:b/>
          <w:color w:val="000000"/>
          <w:sz w:val="24"/>
          <w:szCs w:val="24"/>
          <w:u w:val="single"/>
        </w:rPr>
      </w:pPr>
    </w:p>
    <w:p w:rsidR="00B2785E" w:rsidRDefault="00B2785E"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17" w:history="1">
        <w:r w:rsidR="00C06993" w:rsidRPr="00B272E7">
          <w:rPr>
            <w:rStyle w:val="Hyperlink"/>
            <w:rFonts w:ascii="Times New Roman" w:hAnsi="Times New Roman" w:cs="Times New Roman"/>
            <w:b/>
            <w:sz w:val="24"/>
            <w:szCs w:val="24"/>
            <w:lang w:val="en-GB"/>
          </w:rPr>
          <w:t>https://www.hindawi.com/journals/tswj/2014/973093/fig1</w:t>
        </w:r>
      </w:hyperlink>
      <w:hyperlink r:id="rId18" w:history="1">
        <w:r w:rsidR="00C06993" w:rsidRPr="00B272E7">
          <w:rPr>
            <w:rStyle w:val="Hyperlink"/>
            <w:rFonts w:ascii="Times New Roman" w:hAnsi="Times New Roman" w:cs="Times New Roman"/>
            <w:b/>
            <w:sz w:val="24"/>
            <w:szCs w:val="24"/>
            <w:lang w:val="en-GB"/>
          </w:rPr>
          <w:t>/</w:t>
        </w:r>
      </w:hyperlink>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hyperlink r:id="rId22" w:history="1">
        <w:r w:rsidR="00C06993" w:rsidRPr="00B272E7">
          <w:rPr>
            <w:rStyle w:val="Hyperlink"/>
            <w:rFonts w:ascii="Times New Roman" w:hAnsi="Times New Roman" w:cs="Times New Roman"/>
            <w:b/>
            <w:sz w:val="24"/>
            <w:szCs w:val="24"/>
          </w:rPr>
          <w:t>/</w:t>
        </w:r>
      </w:hyperlink>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hyperlink r:id="rId24" w:history="1">
        <w:r w:rsidR="00C06993" w:rsidRPr="00B272E7">
          <w:rPr>
            <w:rStyle w:val="Hyperlink"/>
            <w:rFonts w:ascii="Times New Roman" w:hAnsi="Times New Roman" w:cs="Times New Roman"/>
            <w:b/>
            <w:sz w:val="24"/>
            <w:szCs w:val="24"/>
          </w:rPr>
          <w:t>/</w:t>
        </w:r>
      </w:hyperlink>
    </w:p>
    <w:p w:rsidR="00160AA0" w:rsidRPr="00B272E7" w:rsidRDefault="003410B7" w:rsidP="00B272E7">
      <w:pPr>
        <w:numPr>
          <w:ilvl w:val="0"/>
          <w:numId w:val="7"/>
        </w:numPr>
        <w:spacing w:line="480" w:lineRule="auto"/>
        <w:jc w:val="both"/>
        <w:rPr>
          <w:rFonts w:ascii="Times New Roman" w:hAnsi="Times New Roman" w:cs="Times New Roman"/>
          <w:b/>
          <w:color w:val="000000"/>
          <w:sz w:val="24"/>
          <w:szCs w:val="24"/>
          <w:u w:val="single"/>
        </w:rPr>
      </w:pPr>
      <w:hyperlink r:id="rId25"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10B7" w:rsidRDefault="003410B7" w:rsidP="00C74D6B">
      <w:pPr>
        <w:spacing w:after="0" w:line="240" w:lineRule="auto"/>
      </w:pPr>
      <w:r>
        <w:separator/>
      </w:r>
    </w:p>
  </w:endnote>
  <w:endnote w:type="continuationSeparator" w:id="0">
    <w:p w:rsidR="003410B7" w:rsidRDefault="003410B7"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10B7" w:rsidRDefault="003410B7" w:rsidP="00C74D6B">
      <w:pPr>
        <w:spacing w:after="0" w:line="240" w:lineRule="auto"/>
      </w:pPr>
      <w:r>
        <w:separator/>
      </w:r>
    </w:p>
  </w:footnote>
  <w:footnote w:type="continuationSeparator" w:id="0">
    <w:p w:rsidR="003410B7" w:rsidRDefault="003410B7" w:rsidP="00C74D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B439CE">
          <w:rPr>
            <w:noProof/>
          </w:rPr>
          <w:t>8</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E072AFF"/>
    <w:multiLevelType w:val="hybridMultilevel"/>
    <w:tmpl w:val="4CD4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155FF5"/>
    <w:multiLevelType w:val="hybridMultilevel"/>
    <w:tmpl w:val="E4984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0"/>
  </w:num>
  <w:num w:numId="3">
    <w:abstractNumId w:val="10"/>
  </w:num>
  <w:num w:numId="4">
    <w:abstractNumId w:val="6"/>
  </w:num>
  <w:num w:numId="5">
    <w:abstractNumId w:val="5"/>
  </w:num>
  <w:num w:numId="6">
    <w:abstractNumId w:val="9"/>
  </w:num>
  <w:num w:numId="7">
    <w:abstractNumId w:val="1"/>
  </w:num>
  <w:num w:numId="8">
    <w:abstractNumId w:val="8"/>
  </w:num>
  <w:num w:numId="9">
    <w:abstractNumId w:val="7"/>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967F3"/>
    <w:rsid w:val="000A31BE"/>
    <w:rsid w:val="000F5653"/>
    <w:rsid w:val="00106AB8"/>
    <w:rsid w:val="0014128A"/>
    <w:rsid w:val="0015308C"/>
    <w:rsid w:val="00160AA0"/>
    <w:rsid w:val="001F2FDB"/>
    <w:rsid w:val="002F05E1"/>
    <w:rsid w:val="00307CAF"/>
    <w:rsid w:val="003410B7"/>
    <w:rsid w:val="00356CAF"/>
    <w:rsid w:val="003C2EB7"/>
    <w:rsid w:val="004C2FCE"/>
    <w:rsid w:val="00530EBF"/>
    <w:rsid w:val="00544122"/>
    <w:rsid w:val="005519EE"/>
    <w:rsid w:val="005701CF"/>
    <w:rsid w:val="00585E23"/>
    <w:rsid w:val="005B7462"/>
    <w:rsid w:val="006A03F6"/>
    <w:rsid w:val="006A096B"/>
    <w:rsid w:val="00792D8A"/>
    <w:rsid w:val="0079443A"/>
    <w:rsid w:val="007C3AB1"/>
    <w:rsid w:val="007D1ADB"/>
    <w:rsid w:val="007D2D48"/>
    <w:rsid w:val="00832C37"/>
    <w:rsid w:val="00851040"/>
    <w:rsid w:val="008C56A0"/>
    <w:rsid w:val="00940F40"/>
    <w:rsid w:val="009F344F"/>
    <w:rsid w:val="00A51E1C"/>
    <w:rsid w:val="00A71969"/>
    <w:rsid w:val="00AE5226"/>
    <w:rsid w:val="00B272E7"/>
    <w:rsid w:val="00B2785E"/>
    <w:rsid w:val="00B403AC"/>
    <w:rsid w:val="00B439CE"/>
    <w:rsid w:val="00B70B4A"/>
    <w:rsid w:val="00C06993"/>
    <w:rsid w:val="00C1235C"/>
    <w:rsid w:val="00C74D6B"/>
    <w:rsid w:val="00CC2D28"/>
    <w:rsid w:val="00D12C17"/>
    <w:rsid w:val="00D76913"/>
    <w:rsid w:val="00D96C81"/>
    <w:rsid w:val="00DD2FB2"/>
    <w:rsid w:val="00E4197D"/>
    <w:rsid w:val="00ED62CA"/>
    <w:rsid w:val="00F367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F735F7"/>
  <w15:docId w15:val="{542EF610-498E-4245-9BEE-6DA1DD793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296644065">
          <w:marLeft w:val="0"/>
          <w:marRight w:val="0"/>
          <w:marTop w:val="0"/>
          <w:marBottom w:val="0"/>
          <w:divBdr>
            <w:top w:val="none" w:sz="0" w:space="0" w:color="auto"/>
            <w:left w:val="none" w:sz="0" w:space="0" w:color="auto"/>
            <w:bottom w:val="none" w:sz="0" w:space="0" w:color="auto"/>
            <w:right w:val="none" w:sz="0" w:space="0" w:color="auto"/>
          </w:divBdr>
        </w:div>
        <w:div w:id="1023244558">
          <w:marLeft w:val="0"/>
          <w:marRight w:val="0"/>
          <w:marTop w:val="0"/>
          <w:marBottom w:val="0"/>
          <w:divBdr>
            <w:top w:val="none" w:sz="0" w:space="0" w:color="auto"/>
            <w:left w:val="none" w:sz="0" w:space="0" w:color="auto"/>
            <w:bottom w:val="single" w:sz="6" w:space="0" w:color="000000"/>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306785962">
          <w:marLeft w:val="547"/>
          <w:marRight w:val="0"/>
          <w:marTop w:val="77"/>
          <w:marBottom w:val="0"/>
          <w:divBdr>
            <w:top w:val="none" w:sz="0" w:space="0" w:color="auto"/>
            <w:left w:val="none" w:sz="0" w:space="0" w:color="auto"/>
            <w:bottom w:val="none" w:sz="0" w:space="0" w:color="auto"/>
            <w:right w:val="none" w:sz="0" w:space="0" w:color="auto"/>
          </w:divBdr>
        </w:div>
        <w:div w:id="171192251">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992909136">
          <w:marLeft w:val="547"/>
          <w:marRight w:val="0"/>
          <w:marTop w:val="96"/>
          <w:marBottom w:val="0"/>
          <w:divBdr>
            <w:top w:val="none" w:sz="0" w:space="0" w:color="auto"/>
            <w:left w:val="none" w:sz="0" w:space="0" w:color="auto"/>
            <w:bottom w:val="none" w:sz="0" w:space="0" w:color="auto"/>
            <w:right w:val="none" w:sz="0" w:space="0" w:color="auto"/>
          </w:divBdr>
        </w:div>
        <w:div w:id="129248519">
          <w:marLeft w:val="1008"/>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www.hindawi.com/journals/tswj/2014/973093/fig1/" TargetMode="External"/><Relationship Id="rId25" Type="http://schemas.openxmlformats.org/officeDocument/2006/relationships/hyperlink" Target="http://benchmarkfcns.xyz/benchmarkfcns/spherefcn.html" TargetMode="Externa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yperlink" Target="https://nathanrooy.github.io/posts/2016-08-17/simple-particle-swarm-optimization-with-python/" TargetMode="Externa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s://nathanrooy.github.io/posts/2016-08-17/simple-particle-swarm-optimization-with-python/" TargetMode="External"/><Relationship Id="rId28"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slideplayer.com/slide/12229714/" TargetMode="Externa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smooth val="0"/>
        <c:axId val="1781671488"/>
        <c:axId val="1781662752"/>
      </c:lineChart>
      <c:catAx>
        <c:axId val="1781671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662752"/>
        <c:crosses val="autoZero"/>
        <c:auto val="1"/>
        <c:lblAlgn val="ctr"/>
        <c:lblOffset val="100"/>
        <c:noMultiLvlLbl val="0"/>
      </c:catAx>
      <c:valAx>
        <c:axId val="178166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6714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smooth val="0"/>
        <c:axId val="1739611807"/>
        <c:axId val="1739598079"/>
      </c:lineChart>
      <c:catAx>
        <c:axId val="173961180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9598079"/>
        <c:crosses val="autoZero"/>
        <c:auto val="1"/>
        <c:lblAlgn val="ctr"/>
        <c:lblOffset val="100"/>
        <c:noMultiLvlLbl val="0"/>
      </c:catAx>
      <c:valAx>
        <c:axId val="17395980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396118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sphere</c:v>
          </c:tx>
          <c:spPr>
            <a:ln w="28575" cap="rnd">
              <a:solidFill>
                <a:schemeClr val="accent1"/>
              </a:solidFill>
              <a:round/>
            </a:ln>
            <a:effectLst/>
          </c:spPr>
          <c:marker>
            <c:symbol val="none"/>
          </c:marker>
          <c:cat>
            <c:numRef>
              <c:f>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sphere!$Q$5:$Q$14</c:f>
              <c:numCache>
                <c:formatCode>General</c:formatCode>
                <c:ptCount val="10"/>
                <c:pt idx="0">
                  <c:v>23992.333333333332</c:v>
                </c:pt>
                <c:pt idx="1">
                  <c:v>45418</c:v>
                </c:pt>
                <c:pt idx="2">
                  <c:v>93180.666666666672</c:v>
                </c:pt>
                <c:pt idx="3">
                  <c:v>113995</c:v>
                </c:pt>
                <c:pt idx="4">
                  <c:v>95912</c:v>
                </c:pt>
                <c:pt idx="5">
                  <c:v>85162.666666666672</c:v>
                </c:pt>
                <c:pt idx="6">
                  <c:v>114931</c:v>
                </c:pt>
                <c:pt idx="7">
                  <c:v>168129</c:v>
                </c:pt>
                <c:pt idx="8">
                  <c:v>139852.33333333334</c:v>
                </c:pt>
                <c:pt idx="9">
                  <c:v>191386.66666666666</c:v>
                </c:pt>
              </c:numCache>
            </c:numRef>
          </c:val>
          <c:smooth val="0"/>
          <c:extLst>
            <c:ext xmlns:c16="http://schemas.microsoft.com/office/drawing/2014/chart" uri="{C3380CC4-5D6E-409C-BE32-E72D297353CC}">
              <c16:uniqueId val="{00000000-790A-4992-BD6D-A7FA6A03FCB2}"/>
            </c:ext>
          </c:extLst>
        </c:ser>
        <c:ser>
          <c:idx val="1"/>
          <c:order val="1"/>
          <c:tx>
            <c:v>PySwarm_validation_sphere</c:v>
          </c:tx>
          <c:spPr>
            <a:ln w="28575" cap="rnd">
              <a:solidFill>
                <a:schemeClr val="accent2"/>
              </a:solidFill>
              <a:round/>
            </a:ln>
            <a:effectLst/>
          </c:spPr>
          <c:marker>
            <c:symbol val="none"/>
          </c:marker>
          <c:val>
            <c:numRef>
              <c:f>sphere!$Q$21:$Q$30</c:f>
              <c:numCache>
                <c:formatCode>General</c:formatCode>
                <c:ptCount val="10"/>
                <c:pt idx="0">
                  <c:v>362141</c:v>
                </c:pt>
                <c:pt idx="1">
                  <c:v>140492.33333333334</c:v>
                </c:pt>
                <c:pt idx="2">
                  <c:v>122090.66666666667</c:v>
                </c:pt>
                <c:pt idx="3">
                  <c:v>144584</c:v>
                </c:pt>
                <c:pt idx="4">
                  <c:v>135255.33333333334</c:v>
                </c:pt>
                <c:pt idx="5">
                  <c:v>218541.66666666666</c:v>
                </c:pt>
                <c:pt idx="6">
                  <c:v>163240</c:v>
                </c:pt>
                <c:pt idx="7">
                  <c:v>155911</c:v>
                </c:pt>
                <c:pt idx="8">
                  <c:v>166238</c:v>
                </c:pt>
                <c:pt idx="9">
                  <c:v>159271.66666666666</c:v>
                </c:pt>
              </c:numCache>
            </c:numRef>
          </c:val>
          <c:smooth val="0"/>
          <c:extLst>
            <c:ext xmlns:c16="http://schemas.microsoft.com/office/drawing/2014/chart" uri="{C3380CC4-5D6E-409C-BE32-E72D297353CC}">
              <c16:uniqueId val="{00000001-790A-4992-BD6D-A7FA6A03FCB2}"/>
            </c:ext>
          </c:extLst>
        </c:ser>
        <c:dLbls>
          <c:showLegendKey val="0"/>
          <c:showVal val="0"/>
          <c:showCatName val="0"/>
          <c:showSerName val="0"/>
          <c:showPercent val="0"/>
          <c:showBubbleSize val="0"/>
        </c:dLbls>
        <c:smooth val="0"/>
        <c:axId val="631263200"/>
        <c:axId val="631239872"/>
      </c:lineChart>
      <c:catAx>
        <c:axId val="631263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39872"/>
        <c:crosses val="autoZero"/>
        <c:auto val="1"/>
        <c:lblAlgn val="ctr"/>
        <c:lblOffset val="100"/>
        <c:noMultiLvlLbl val="0"/>
      </c:catAx>
      <c:valAx>
        <c:axId val="6312398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263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General</c:formatCode>
                <c:ptCount val="10"/>
                <c:pt idx="0">
                  <c:v>83701.666666666672</c:v>
                </c:pt>
                <c:pt idx="1">
                  <c:v>74521</c:v>
                </c:pt>
                <c:pt idx="2">
                  <c:v>77314.666666666672</c:v>
                </c:pt>
                <c:pt idx="3">
                  <c:v>86650.333333333328</c:v>
                </c:pt>
                <c:pt idx="4">
                  <c:v>95310</c:v>
                </c:pt>
                <c:pt idx="5">
                  <c:v>106130.33333333333</c:v>
                </c:pt>
                <c:pt idx="6">
                  <c:v>103323.66666666667</c:v>
                </c:pt>
                <c:pt idx="7">
                  <c:v>119496.66666666667</c:v>
                </c:pt>
                <c:pt idx="8">
                  <c:v>109322</c:v>
                </c:pt>
                <c:pt idx="9">
                  <c:v>129170.33333333333</c:v>
                </c:pt>
              </c:numCache>
            </c:numRef>
          </c:val>
          <c:smooth val="0"/>
          <c:extLst>
            <c:ext xmlns:c16="http://schemas.microsoft.com/office/drawing/2014/chart" uri="{C3380CC4-5D6E-409C-BE32-E72D297353CC}">
              <c16:uniqueId val="{00000000-3DFE-43B3-9298-BF6196545748}"/>
            </c:ext>
          </c:extLst>
        </c:ser>
        <c:ser>
          <c:idx val="1"/>
          <c:order val="1"/>
          <c:tx>
            <c:v>PySwarm_validation_rastrigin</c:v>
          </c:tx>
          <c:spPr>
            <a:ln w="28575" cap="rnd">
              <a:solidFill>
                <a:schemeClr val="accent2"/>
              </a:solidFill>
              <a:round/>
            </a:ln>
            <a:effectLst/>
          </c:spPr>
          <c:marker>
            <c:symbol val="none"/>
          </c:marker>
          <c:val>
            <c:numRef>
              <c:f>rastrigin!$E$20:$E$29</c:f>
              <c:numCache>
                <c:formatCode>General</c:formatCode>
                <c:ptCount val="10"/>
                <c:pt idx="0">
                  <c:v>134862.66666666666</c:v>
                </c:pt>
                <c:pt idx="1">
                  <c:v>125261.66666666667</c:v>
                </c:pt>
                <c:pt idx="2">
                  <c:v>124268.33333333333</c:v>
                </c:pt>
                <c:pt idx="3">
                  <c:v>129181.33333333333</c:v>
                </c:pt>
                <c:pt idx="4">
                  <c:v>122929.33333333333</c:v>
                </c:pt>
                <c:pt idx="5">
                  <c:v>174567.66666666666</c:v>
                </c:pt>
                <c:pt idx="6">
                  <c:v>136915.33333333334</c:v>
                </c:pt>
                <c:pt idx="7">
                  <c:v>131591.33333333334</c:v>
                </c:pt>
                <c:pt idx="8">
                  <c:v>130311</c:v>
                </c:pt>
                <c:pt idx="9">
                  <c:v>131501</c:v>
                </c:pt>
              </c:numCache>
            </c:numRef>
          </c:val>
          <c:smooth val="0"/>
          <c:extLst>
            <c:ext xmlns:c16="http://schemas.microsoft.com/office/drawing/2014/chart" uri="{C3380CC4-5D6E-409C-BE32-E72D297353CC}">
              <c16:uniqueId val="{00000001-3DFE-43B3-9298-BF6196545748}"/>
            </c:ext>
          </c:extLst>
        </c:ser>
        <c:dLbls>
          <c:showLegendKey val="0"/>
          <c:showVal val="0"/>
          <c:showCatName val="0"/>
          <c:showSerName val="0"/>
          <c:showPercent val="0"/>
          <c:showBubbleSize val="0"/>
        </c:dLbls>
        <c:smooth val="0"/>
        <c:axId val="472434272"/>
        <c:axId val="472435104"/>
      </c:lineChart>
      <c:catAx>
        <c:axId val="472434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435104"/>
        <c:crosses val="autoZero"/>
        <c:auto val="1"/>
        <c:lblAlgn val="ctr"/>
        <c:lblOffset val="100"/>
        <c:noMultiLvlLbl val="0"/>
      </c:catAx>
      <c:valAx>
        <c:axId val="472435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2434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G$4:$G$13</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rastrigin!$K$4:$K$13</c:f>
              <c:numCache>
                <c:formatCode>General</c:formatCode>
                <c:ptCount val="10"/>
                <c:pt idx="0">
                  <c:v>174699.33333333334</c:v>
                </c:pt>
                <c:pt idx="1">
                  <c:v>311359.33333333331</c:v>
                </c:pt>
                <c:pt idx="2">
                  <c:v>417391.33333333331</c:v>
                </c:pt>
                <c:pt idx="3">
                  <c:v>413401.33333333331</c:v>
                </c:pt>
                <c:pt idx="4">
                  <c:v>256566.33333333334</c:v>
                </c:pt>
                <c:pt idx="5">
                  <c:v>474023</c:v>
                </c:pt>
                <c:pt idx="6">
                  <c:v>628526</c:v>
                </c:pt>
                <c:pt idx="7">
                  <c:v>888267.66666666663</c:v>
                </c:pt>
                <c:pt idx="8">
                  <c:v>1249738.3333333333</c:v>
                </c:pt>
                <c:pt idx="9">
                  <c:v>1351802.3333333333</c:v>
                </c:pt>
              </c:numCache>
            </c:numRef>
          </c:val>
          <c:smooth val="0"/>
          <c:extLst>
            <c:ext xmlns:c16="http://schemas.microsoft.com/office/drawing/2014/chart" uri="{C3380CC4-5D6E-409C-BE32-E72D297353CC}">
              <c16:uniqueId val="{00000000-B0A0-473C-8A36-83437B46F354}"/>
            </c:ext>
          </c:extLst>
        </c:ser>
        <c:ser>
          <c:idx val="1"/>
          <c:order val="1"/>
          <c:tx>
            <c:v>PySwarm_validation_rastrigin</c:v>
          </c:tx>
          <c:spPr>
            <a:ln w="28575" cap="rnd">
              <a:solidFill>
                <a:schemeClr val="accent2"/>
              </a:solidFill>
              <a:round/>
            </a:ln>
            <a:effectLst/>
          </c:spPr>
          <c:marker>
            <c:symbol val="none"/>
          </c:marker>
          <c:val>
            <c:numRef>
              <c:f>rastrigin!$K$20:$K$29</c:f>
              <c:numCache>
                <c:formatCode>General</c:formatCode>
                <c:ptCount val="10"/>
                <c:pt idx="0">
                  <c:v>234391</c:v>
                </c:pt>
                <c:pt idx="1">
                  <c:v>424889.66666666669</c:v>
                </c:pt>
                <c:pt idx="2">
                  <c:v>611086.66666666663</c:v>
                </c:pt>
                <c:pt idx="3">
                  <c:v>805378</c:v>
                </c:pt>
                <c:pt idx="4">
                  <c:v>434236.33333333331</c:v>
                </c:pt>
                <c:pt idx="5">
                  <c:v>1226032.3333333333</c:v>
                </c:pt>
                <c:pt idx="6">
                  <c:v>1360642.6666666667</c:v>
                </c:pt>
                <c:pt idx="7">
                  <c:v>1547532</c:v>
                </c:pt>
                <c:pt idx="8">
                  <c:v>1753845.3333333333</c:v>
                </c:pt>
                <c:pt idx="9">
                  <c:v>1956096.3333333333</c:v>
                </c:pt>
              </c:numCache>
            </c:numRef>
          </c:val>
          <c:smooth val="0"/>
          <c:extLst>
            <c:ext xmlns:c16="http://schemas.microsoft.com/office/drawing/2014/chart" uri="{C3380CC4-5D6E-409C-BE32-E72D297353CC}">
              <c16:uniqueId val="{00000001-B0A0-473C-8A36-83437B46F354}"/>
            </c:ext>
          </c:extLst>
        </c:ser>
        <c:dLbls>
          <c:showLegendKey val="0"/>
          <c:showVal val="0"/>
          <c:showCatName val="0"/>
          <c:showSerName val="0"/>
          <c:showPercent val="0"/>
          <c:showBubbleSize val="0"/>
        </c:dLbls>
        <c:smooth val="0"/>
        <c:axId val="136844063"/>
        <c:axId val="136848223"/>
      </c:lineChart>
      <c:catAx>
        <c:axId val="1368440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48223"/>
        <c:crosses val="autoZero"/>
        <c:auto val="1"/>
        <c:lblAlgn val="ctr"/>
        <c:lblOffset val="100"/>
        <c:noMultiLvlLbl val="0"/>
      </c:catAx>
      <c:valAx>
        <c:axId val="1368482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8440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M$4:$M$13</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rastrigin!$Q$4:$Q$13</c:f>
              <c:numCache>
                <c:formatCode>General</c:formatCode>
                <c:ptCount val="10"/>
                <c:pt idx="0">
                  <c:v>78646.666666666672</c:v>
                </c:pt>
                <c:pt idx="1">
                  <c:v>115976.33333333333</c:v>
                </c:pt>
                <c:pt idx="2">
                  <c:v>108425.66666666667</c:v>
                </c:pt>
                <c:pt idx="3">
                  <c:v>132003</c:v>
                </c:pt>
                <c:pt idx="4">
                  <c:v>173877.66666666666</c:v>
                </c:pt>
                <c:pt idx="5">
                  <c:v>189603</c:v>
                </c:pt>
                <c:pt idx="6">
                  <c:v>197209.33333333334</c:v>
                </c:pt>
                <c:pt idx="7">
                  <c:v>234010.33333333334</c:v>
                </c:pt>
                <c:pt idx="8">
                  <c:v>185650.33333333334</c:v>
                </c:pt>
                <c:pt idx="9">
                  <c:v>185053.33333333334</c:v>
                </c:pt>
              </c:numCache>
            </c:numRef>
          </c:val>
          <c:smooth val="0"/>
          <c:extLst>
            <c:ext xmlns:c16="http://schemas.microsoft.com/office/drawing/2014/chart" uri="{C3380CC4-5D6E-409C-BE32-E72D297353CC}">
              <c16:uniqueId val="{00000000-BCE6-406F-932C-EF5F55A639E0}"/>
            </c:ext>
          </c:extLst>
        </c:ser>
        <c:ser>
          <c:idx val="1"/>
          <c:order val="1"/>
          <c:tx>
            <c:v>PySwarm_validation_rastrigin</c:v>
          </c:tx>
          <c:spPr>
            <a:ln w="28575" cap="rnd">
              <a:solidFill>
                <a:schemeClr val="accent2"/>
              </a:solidFill>
              <a:round/>
            </a:ln>
            <a:effectLst/>
          </c:spPr>
          <c:marker>
            <c:symbol val="none"/>
          </c:marker>
          <c:val>
            <c:numRef>
              <c:f>rastrigin!$Q$20:$Q$29</c:f>
              <c:numCache>
                <c:formatCode>General</c:formatCode>
                <c:ptCount val="10"/>
                <c:pt idx="0">
                  <c:v>272114.66666666669</c:v>
                </c:pt>
                <c:pt idx="1">
                  <c:v>116752</c:v>
                </c:pt>
                <c:pt idx="2">
                  <c:v>114156.33333333333</c:v>
                </c:pt>
                <c:pt idx="3">
                  <c:v>110660</c:v>
                </c:pt>
                <c:pt idx="4">
                  <c:v>124141.66666666667</c:v>
                </c:pt>
                <c:pt idx="5">
                  <c:v>117139.66666666667</c:v>
                </c:pt>
                <c:pt idx="6">
                  <c:v>126302.33333333333</c:v>
                </c:pt>
                <c:pt idx="7">
                  <c:v>138922</c:v>
                </c:pt>
                <c:pt idx="8">
                  <c:v>128258.33333333333</c:v>
                </c:pt>
                <c:pt idx="9">
                  <c:v>136706.33333333334</c:v>
                </c:pt>
              </c:numCache>
            </c:numRef>
          </c:val>
          <c:smooth val="0"/>
          <c:extLst>
            <c:ext xmlns:c16="http://schemas.microsoft.com/office/drawing/2014/chart" uri="{C3380CC4-5D6E-409C-BE32-E72D297353CC}">
              <c16:uniqueId val="{00000001-BCE6-406F-932C-EF5F55A639E0}"/>
            </c:ext>
          </c:extLst>
        </c:ser>
        <c:dLbls>
          <c:showLegendKey val="0"/>
          <c:showVal val="0"/>
          <c:showCatName val="0"/>
          <c:showSerName val="0"/>
          <c:showPercent val="0"/>
          <c:showBubbleSize val="0"/>
        </c:dLbls>
        <c:smooth val="0"/>
        <c:axId val="1749584687"/>
        <c:axId val="1749590095"/>
      </c:lineChart>
      <c:catAx>
        <c:axId val="1749584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590095"/>
        <c:crosses val="autoZero"/>
        <c:auto val="1"/>
        <c:lblAlgn val="ctr"/>
        <c:lblOffset val="100"/>
        <c:noMultiLvlLbl val="0"/>
      </c:catAx>
      <c:valAx>
        <c:axId val="174959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9584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067FC1-BE8E-4B09-ACC8-2867CB1D7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14</Pages>
  <Words>2695</Words>
  <Characters>1536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HP</cp:lastModifiedBy>
  <cp:revision>19</cp:revision>
  <dcterms:created xsi:type="dcterms:W3CDTF">2020-06-22T07:27:00Z</dcterms:created>
  <dcterms:modified xsi:type="dcterms:W3CDTF">2020-06-2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